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62FDC" w14:textId="10D38DDD" w:rsidR="00EC3459" w:rsidRDefault="00CB56EA" w:rsidP="00CB56EA">
      <w:pPr>
        <w:jc w:val="center"/>
        <w:rPr>
          <w:u w:val="single"/>
        </w:rPr>
      </w:pPr>
      <w:r>
        <w:rPr>
          <w:u w:val="single"/>
        </w:rPr>
        <w:t>Write-up Outline</w:t>
      </w:r>
    </w:p>
    <w:p w14:paraId="1EF61E52" w14:textId="42643155" w:rsidR="00CB56EA" w:rsidRDefault="00EA2962" w:rsidP="00EA2962">
      <w:pPr>
        <w:pStyle w:val="ListParagraph"/>
        <w:numPr>
          <w:ilvl w:val="0"/>
          <w:numId w:val="1"/>
        </w:numPr>
      </w:pPr>
      <w:r>
        <w:t>Why is Wagner important to study?</w:t>
      </w:r>
    </w:p>
    <w:p w14:paraId="18C55915" w14:textId="63F3CCCC" w:rsidR="00E64AD5" w:rsidRDefault="00E64AD5" w:rsidP="00E64AD5">
      <w:r w:rsidRPr="00E64AD5">
        <w:t xml:space="preserve">We selected the Wagner Group as a matter of importance because it represents one of the </w:t>
      </w:r>
      <w:r w:rsidR="00E40437">
        <w:t>world's most influential private military security contractors</w:t>
      </w:r>
      <w:r w:rsidRPr="00E64AD5">
        <w:t xml:space="preserve">. Acting as </w:t>
      </w:r>
      <w:r w:rsidR="00E40437">
        <w:t xml:space="preserve">an </w:t>
      </w:r>
      <w:r w:rsidRPr="00E64AD5">
        <w:t>arm of Russia’s geopolitical goals, the Wagner Group remains a consistent actor is numerous states across three different continents. Yet, the identity and classification of the Wagner Group remains largely unexamined across the academic literature. The Wagner Group creates a hole in the literature on how we understand the role of PMSCs by sovereign states. The Central African Republic represents a</w:t>
      </w:r>
      <w:r w:rsidR="00E40437">
        <w:t xml:space="preserve"> critical</w:t>
      </w:r>
      <w:r w:rsidRPr="00E64AD5">
        <w:t xml:space="preserve"> case study to understand the Wagner Group’s relationship with Russia a</w:t>
      </w:r>
      <w:r w:rsidR="00E40437">
        <w:t>nd</w:t>
      </w:r>
      <w:r w:rsidRPr="00E64AD5">
        <w:t xml:space="preserve"> an African state on the continent with their greatest influence. For the past decade, Russia has increasingly used the Wagner Group </w:t>
      </w:r>
      <w:r w:rsidR="00E40437">
        <w:t>to establish government relations in CAR and</w:t>
      </w:r>
      <w:r w:rsidRPr="00E64AD5">
        <w:t xml:space="preserve"> to collect </w:t>
      </w:r>
      <w:r>
        <w:t xml:space="preserve">illicit </w:t>
      </w:r>
      <w:r w:rsidRPr="00E64AD5">
        <w:t>market resources. Yet, the Wagner Group is responsible for multiple atrocities and failures in duty</w:t>
      </w:r>
      <w:r w:rsidR="00E40437">
        <w:t>,</w:t>
      </w:r>
      <w:r w:rsidRPr="00E64AD5">
        <w:t xml:space="preserve"> leading us to ask</w:t>
      </w:r>
      <w:proofErr w:type="gramStart"/>
      <w:r w:rsidRPr="00E64AD5">
        <w:rPr>
          <w:highlight w:val="cyan"/>
        </w:rPr>
        <w:t>…..</w:t>
      </w:r>
      <w:proofErr w:type="gramEnd"/>
    </w:p>
    <w:p w14:paraId="6905B92F" w14:textId="4A99988B" w:rsidR="00EA2962" w:rsidRDefault="00EA2962" w:rsidP="00EA2962">
      <w:pPr>
        <w:pStyle w:val="ListParagraph"/>
        <w:numPr>
          <w:ilvl w:val="0"/>
          <w:numId w:val="1"/>
        </w:numPr>
      </w:pPr>
      <w:r>
        <w:t>Research question and interestingness</w:t>
      </w:r>
    </w:p>
    <w:p w14:paraId="017DED4F" w14:textId="07466965" w:rsidR="00B3399F" w:rsidRDefault="00B3399F" w:rsidP="00EA2962">
      <w:pPr>
        <w:pStyle w:val="ListParagraph"/>
        <w:numPr>
          <w:ilvl w:val="0"/>
          <w:numId w:val="1"/>
        </w:numPr>
      </w:pPr>
      <w:r>
        <w:t>Lit review</w:t>
      </w:r>
    </w:p>
    <w:p w14:paraId="33460B47" w14:textId="037B0C20" w:rsidR="00816F27" w:rsidRDefault="00816F27" w:rsidP="00816F27">
      <w:pPr>
        <w:pStyle w:val="ListParagraph"/>
        <w:numPr>
          <w:ilvl w:val="1"/>
          <w:numId w:val="1"/>
        </w:numPr>
      </w:pPr>
      <w:r>
        <w:t>Journal articles</w:t>
      </w:r>
    </w:p>
    <w:p w14:paraId="228CDDF3" w14:textId="62F866A7" w:rsidR="00816F27" w:rsidRDefault="00816F27" w:rsidP="00816F27">
      <w:pPr>
        <w:pStyle w:val="ListParagraph"/>
        <w:numPr>
          <w:ilvl w:val="2"/>
          <w:numId w:val="1"/>
        </w:numPr>
      </w:pPr>
      <w:r>
        <w:t xml:space="preserve">Only one </w:t>
      </w:r>
      <w:r w:rsidR="0044194B">
        <w:t>article really covering Wagner in-depth</w:t>
      </w:r>
    </w:p>
    <w:p w14:paraId="6E86FE77" w14:textId="3C9BAB27" w:rsidR="00061A8E" w:rsidRDefault="003165C4" w:rsidP="00061A8E">
      <w:pPr>
        <w:pStyle w:val="ListParagraph"/>
        <w:numPr>
          <w:ilvl w:val="3"/>
          <w:numId w:val="1"/>
        </w:numPr>
      </w:pPr>
      <w:r>
        <w:fldChar w:fldCharType="begin"/>
      </w:r>
      <w:r>
        <w:instrText xml:space="preserve"> ADDIN ZOTERO_ITEM CSL_CITATION {"citationID":"om5Rh7Sq","properties":{"formattedCitation":"(Marten, 2019)","plainCitation":"(Marten, 2019)","noteIndex":0},"citationItems":[{"id":497,"uris":["http://zotero.org/groups/4422580/items/BEVE38PW"],"uri":["http://zotero.org/groups/4422580/items/BEVE38PW"],"itemData":{"id":497,"type":"article-journal","abstract":"This article provides a deﬁnitive, in-depth case-study, using primarily Russian sources, of Russia’s use of the informal “Wagner Group” private military company (PMC) and its antecedents (from 2012 to 2018) in Nigeria, Crimea and Eastern Ukraine, Syria, Sudan, and the Central African Republic. It explores why Russia has used this group without legalizing its existence or role. While Wagner is sometimes used in the same ways that other rational states use PMCs, corrupt informal networks tied to the Russian regime have also used it in ways that are not typical of other strong states and that potentially undermine Russian security interests. Understanding the Wagner Group is interesting for comparative academic studies of PMCs, because Wagner doesn’t ﬁt well any existing PMC category or template in the literature. It is also crucial for US and allied policy analysts attempting to attribute “Russian” actions in foreign theaters.","container-title":"Post-Soviet Affairs","DOI":"10.1080/1060586X.2019.1591142","ISSN":"1060-586X, 1938-2855","issue":"3","journalAbbreviation":"Post-Soviet Affairs","language":"en","page":"181-204","source":"DOI.org (Crossref)","title":"Russia’s use of semi-state security forces: the case of the Wagner Group","title-short":"Russia’s use of semi-state security forces","volume":"35","author":[{"family":"Marten","given":"Kimberly"}],"issued":{"date-parts":[["2019",5,4]]}}}],"schema":"https://github.com/citation-style-language/schema/raw/master/csl-citation.json"} </w:instrText>
      </w:r>
      <w:r>
        <w:fldChar w:fldCharType="separate"/>
      </w:r>
      <w:r w:rsidRPr="003165C4">
        <w:rPr>
          <w:rFonts w:ascii="Calibri" w:hAnsi="Calibri" w:cs="Calibri"/>
        </w:rPr>
        <w:t>(Marten, 2019)</w:t>
      </w:r>
      <w:r>
        <w:fldChar w:fldCharType="end"/>
      </w:r>
    </w:p>
    <w:p w14:paraId="3B01D820" w14:textId="746DA1BB" w:rsidR="003165C4" w:rsidRDefault="003165C4" w:rsidP="003165C4">
      <w:pPr>
        <w:pStyle w:val="ListParagraph"/>
        <w:numPr>
          <w:ilvl w:val="4"/>
          <w:numId w:val="1"/>
        </w:numPr>
      </w:pPr>
      <w:r>
        <w:t xml:space="preserve">Research question: </w:t>
      </w:r>
      <w:r w:rsidRPr="003165C4">
        <w:t>Why is Russia using the Wagner group without “legalizing its existence or role?” (abs)</w:t>
      </w:r>
    </w:p>
    <w:p w14:paraId="2CE267DD" w14:textId="703C8B72" w:rsidR="00A67EAD" w:rsidRDefault="00AA3C7E" w:rsidP="00A67EAD">
      <w:pPr>
        <w:pStyle w:val="ListParagraph"/>
        <w:numPr>
          <w:ilvl w:val="4"/>
          <w:numId w:val="1"/>
        </w:numPr>
      </w:pPr>
      <w:r>
        <w:t xml:space="preserve">Case-study </w:t>
      </w:r>
      <w:r w:rsidR="00AE3C64">
        <w:t>research</w:t>
      </w:r>
    </w:p>
    <w:p w14:paraId="5DBE8D46" w14:textId="31CB5A8B" w:rsidR="006950AE" w:rsidRDefault="006950AE" w:rsidP="00A67EAD">
      <w:pPr>
        <w:pStyle w:val="ListParagraph"/>
        <w:numPr>
          <w:ilvl w:val="4"/>
          <w:numId w:val="1"/>
        </w:numPr>
      </w:pPr>
      <w:r>
        <w:t>Main argument:</w:t>
      </w:r>
      <w:r w:rsidR="004844DA">
        <w:t xml:space="preserve"> Wagner is often used in the same way that other states use PMCs, “</w:t>
      </w:r>
      <w:r w:rsidR="004844DA" w:rsidRPr="00D12507">
        <w:t>corrupt informal networks tied to the Russian regime have also used it in ways that are not typical of other strong states and that potentially undermine Russian security interests</w:t>
      </w:r>
      <w:r w:rsidR="004844DA">
        <w:t>” (abs)</w:t>
      </w:r>
      <w:r w:rsidR="00C41A10">
        <w:t xml:space="preserve">. Moscow uses Wagner </w:t>
      </w:r>
      <w:r w:rsidR="00E7294A">
        <w:t xml:space="preserve">in the way we expect, i.e., for purposes of plausible deniability, but </w:t>
      </w:r>
      <w:r w:rsidR="00D04F33">
        <w:t xml:space="preserve">this purpose likely no longer works because </w:t>
      </w:r>
      <w:r w:rsidR="00152759">
        <w:t xml:space="preserve">of how much Wagner has been in the news. Instead, Marten argues, Putin uses Wagner because their technical </w:t>
      </w:r>
      <w:r w:rsidR="00E46DF9">
        <w:t>il</w:t>
      </w:r>
      <w:r w:rsidR="00152759">
        <w:t xml:space="preserve">legal status inside of Russia allows him to control the group and impose state sanctions if they do not listen to him. </w:t>
      </w:r>
    </w:p>
    <w:p w14:paraId="615D6521" w14:textId="159CC86A" w:rsidR="0046070E" w:rsidRDefault="0046070E" w:rsidP="00A67EAD">
      <w:pPr>
        <w:pStyle w:val="ListParagraph"/>
        <w:numPr>
          <w:ilvl w:val="4"/>
          <w:numId w:val="1"/>
        </w:numPr>
      </w:pPr>
      <w:r>
        <w:t xml:space="preserve">Mentions constructivism, saying Russia should legalize PMCs and sign the </w:t>
      </w:r>
      <w:proofErr w:type="spellStart"/>
      <w:r>
        <w:t>Montreaux</w:t>
      </w:r>
      <w:proofErr w:type="spellEnd"/>
      <w:r>
        <w:t xml:space="preserve"> document to reinforce its membership in the great power club that uses PMCs legally</w:t>
      </w:r>
    </w:p>
    <w:p w14:paraId="3AC15271" w14:textId="5BA966D2" w:rsidR="00E0099A" w:rsidRDefault="00E0099A" w:rsidP="00A67EAD">
      <w:pPr>
        <w:pStyle w:val="ListParagraph"/>
        <w:numPr>
          <w:ilvl w:val="4"/>
          <w:numId w:val="1"/>
        </w:numPr>
      </w:pPr>
      <w:r>
        <w:t>Sovereignty implications</w:t>
      </w:r>
    </w:p>
    <w:p w14:paraId="0CDA73D6" w14:textId="77777777" w:rsidR="00A65E13" w:rsidRDefault="00A65E13" w:rsidP="00A65E13">
      <w:pPr>
        <w:pStyle w:val="ListParagraph"/>
        <w:numPr>
          <w:ilvl w:val="5"/>
          <w:numId w:val="1"/>
        </w:numPr>
      </w:pPr>
    </w:p>
    <w:p w14:paraId="43AC5A2B" w14:textId="7EC5C09C" w:rsidR="00816F27" w:rsidRDefault="00816F27" w:rsidP="00816F27">
      <w:pPr>
        <w:pStyle w:val="ListParagraph"/>
        <w:numPr>
          <w:ilvl w:val="1"/>
          <w:numId w:val="1"/>
        </w:numPr>
      </w:pPr>
      <w:r>
        <w:t>Policy articles</w:t>
      </w:r>
    </w:p>
    <w:p w14:paraId="08790B81" w14:textId="01CEF9E2" w:rsidR="00B3399F" w:rsidRDefault="00B63E63" w:rsidP="00EA2962">
      <w:pPr>
        <w:pStyle w:val="ListParagraph"/>
        <w:numPr>
          <w:ilvl w:val="0"/>
          <w:numId w:val="1"/>
        </w:numPr>
      </w:pPr>
      <w:r>
        <w:t>Major points (from whiteboard)</w:t>
      </w:r>
    </w:p>
    <w:p w14:paraId="7C5504DA" w14:textId="03EEF820" w:rsidR="00B63E63" w:rsidRPr="00CB56EA" w:rsidRDefault="00B63E63" w:rsidP="00EA2962">
      <w:pPr>
        <w:pStyle w:val="ListParagraph"/>
        <w:numPr>
          <w:ilvl w:val="0"/>
          <w:numId w:val="1"/>
        </w:numPr>
      </w:pPr>
      <w:r>
        <w:t>Why is CAR a good case study?</w:t>
      </w:r>
    </w:p>
    <w:sectPr w:rsidR="00B63E63" w:rsidRPr="00CB56EA" w:rsidSect="004844D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D7C83"/>
    <w:multiLevelType w:val="hybridMultilevel"/>
    <w:tmpl w:val="EF763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jAzsjS0MDY0MjdT0lEKTi0uzszPAykwqgUA+lvMmiwAAAA="/>
  </w:docVars>
  <w:rsids>
    <w:rsidRoot w:val="00B6120A"/>
    <w:rsid w:val="00061A8E"/>
    <w:rsid w:val="00152759"/>
    <w:rsid w:val="003165C4"/>
    <w:rsid w:val="0044194B"/>
    <w:rsid w:val="0046070E"/>
    <w:rsid w:val="004844DA"/>
    <w:rsid w:val="006950AE"/>
    <w:rsid w:val="00816F27"/>
    <w:rsid w:val="00A65E13"/>
    <w:rsid w:val="00A67EAD"/>
    <w:rsid w:val="00AA3C7E"/>
    <w:rsid w:val="00AE3C64"/>
    <w:rsid w:val="00B3399F"/>
    <w:rsid w:val="00B6120A"/>
    <w:rsid w:val="00B63E63"/>
    <w:rsid w:val="00C41A10"/>
    <w:rsid w:val="00CB56EA"/>
    <w:rsid w:val="00D04F33"/>
    <w:rsid w:val="00E0099A"/>
    <w:rsid w:val="00E40437"/>
    <w:rsid w:val="00E46DF9"/>
    <w:rsid w:val="00E64AD5"/>
    <w:rsid w:val="00E7294A"/>
    <w:rsid w:val="00EA2962"/>
    <w:rsid w:val="00EC3459"/>
    <w:rsid w:val="00F3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7304"/>
  <w15:chartTrackingRefBased/>
  <w15:docId w15:val="{49A55348-4018-4847-97B0-C6F934391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9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Pages>
  <Words>603</Words>
  <Characters>3441</Characters>
  <Application>Microsoft Office Word</Application>
  <DocSecurity>0</DocSecurity>
  <Lines>28</Lines>
  <Paragraphs>8</Paragraphs>
  <ScaleCrop>false</ScaleCrop>
  <Company/>
  <LinksUpToDate>false</LinksUpToDate>
  <CharactersWithSpaces>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Ellis, Matthew Kyle</cp:lastModifiedBy>
  <cp:revision>26</cp:revision>
  <dcterms:created xsi:type="dcterms:W3CDTF">2022-03-02T18:50:00Z</dcterms:created>
  <dcterms:modified xsi:type="dcterms:W3CDTF">2022-03-05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zoBFaF8"/&gt;&lt;style id="http://www.zotero.org/styles/apa" locale="en-US" hasBibliography="1" bibliographyStyleHasBeenSet="0"/&gt;&lt;prefs&gt;&lt;pref name="fieldType" value="Field"/&gt;&lt;/prefs&gt;&lt;/data&gt;</vt:lpwstr>
  </property>
</Properties>
</file>